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77632" w:rsidRPr="0076082D" w:rsidRDefault="002D6EFA" w:rsidP="00F77632">
      <w:pPr>
        <w:tabs>
          <w:tab w:val="center" w:pos="3969"/>
          <w:tab w:val="left" w:pos="6405"/>
        </w:tabs>
      </w:pPr>
      <w:r w:rsidRPr="002D6EFA">
        <w:rPr>
          <w:noProof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741170</wp:posOffset>
            </wp:positionH>
            <wp:positionV relativeFrom="paragraph">
              <wp:posOffset>-1905</wp:posOffset>
            </wp:positionV>
            <wp:extent cx="1442085" cy="1438275"/>
            <wp:effectExtent l="19050" t="0" r="5715" b="0"/>
            <wp:wrapNone/>
            <wp:docPr id="8" name="rg_hi" descr="https://encrypted-tbn3.gstatic.com/images?q=tbn:ANd9GcRYTn81FyibCO41-dfbEW8KXDyYVQKiRCSKaCQJvxo5huMw7up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g_hi" descr="https://encrypted-tbn3.gstatic.com/images?q=tbn:ANd9GcRYTn81FyibCO41-dfbEW8KXDyYVQKiRCSKaCQJvxo5huMw7upq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2085" cy="14382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76082D" w:rsidRDefault="00F77632" w:rsidP="00F77632">
      <w:pPr>
        <w:tabs>
          <w:tab w:val="center" w:pos="3969"/>
          <w:tab w:val="left" w:pos="6405"/>
        </w:tabs>
      </w:pPr>
    </w:p>
    <w:p w:rsidR="00F77632" w:rsidRPr="00E11537" w:rsidRDefault="00F77632" w:rsidP="00E11537">
      <w:pPr>
        <w:rPr>
          <w:b/>
          <w:bCs/>
          <w:lang w:val="id-ID"/>
        </w:rPr>
      </w:pPr>
    </w:p>
    <w:p w:rsidR="000236AB" w:rsidRDefault="000236AB" w:rsidP="00F77632">
      <w:pPr>
        <w:jc w:val="center"/>
        <w:rPr>
          <w:b/>
          <w:bCs/>
          <w:lang w:val="id-ID"/>
        </w:rPr>
      </w:pPr>
    </w:p>
    <w:p w:rsidR="0076082D" w:rsidRDefault="000236AB" w:rsidP="00F77632">
      <w:pPr>
        <w:jc w:val="center"/>
        <w:rPr>
          <w:b/>
          <w:bCs/>
          <w:lang w:val="id-ID"/>
        </w:rPr>
      </w:pPr>
      <w:r>
        <w:rPr>
          <w:b/>
          <w:bCs/>
          <w:lang w:val="id-ID"/>
        </w:rPr>
        <w:t>SKRIPSI</w:t>
      </w:r>
    </w:p>
    <w:p w:rsidR="00E11537" w:rsidRDefault="00E11537" w:rsidP="00F77632">
      <w:pPr>
        <w:jc w:val="center"/>
        <w:rPr>
          <w:b/>
          <w:bCs/>
          <w:lang w:val="id-ID"/>
        </w:rPr>
      </w:pPr>
    </w:p>
    <w:p w:rsidR="00E11537" w:rsidRDefault="00E11537" w:rsidP="00F77632">
      <w:pPr>
        <w:jc w:val="center"/>
        <w:rPr>
          <w:b/>
          <w:bCs/>
          <w:lang w:val="id-ID"/>
        </w:rPr>
      </w:pPr>
    </w:p>
    <w:p w:rsidR="00274A40" w:rsidRDefault="00274A40" w:rsidP="00F77632">
      <w:pPr>
        <w:jc w:val="center"/>
        <w:rPr>
          <w:b/>
          <w:bCs/>
          <w:lang w:val="id-ID"/>
        </w:rPr>
      </w:pPr>
    </w:p>
    <w:p w:rsidR="0076082D" w:rsidRDefault="0076082D" w:rsidP="00F77632">
      <w:pPr>
        <w:jc w:val="center"/>
        <w:rPr>
          <w:b/>
          <w:bCs/>
          <w:lang w:val="id-ID"/>
        </w:rPr>
      </w:pPr>
    </w:p>
    <w:p w:rsidR="004047DD" w:rsidRDefault="00FE7F0D" w:rsidP="004047DD">
      <w:pPr>
        <w:jc w:val="center"/>
        <w:rPr>
          <w:b/>
          <w:color w:val="1D1B11" w:themeColor="background2" w:themeShade="1A"/>
          <w:sz w:val="28"/>
          <w:szCs w:val="28"/>
        </w:rPr>
      </w:pPr>
      <w:r>
        <w:rPr>
          <w:b/>
          <w:sz w:val="28"/>
          <w:szCs w:val="28"/>
        </w:rPr>
        <w:t xml:space="preserve">PENERAPAN MEDIA </w:t>
      </w:r>
      <w:r w:rsidRPr="00FE7F0D">
        <w:rPr>
          <w:b/>
          <w:i/>
          <w:sz w:val="28"/>
          <w:szCs w:val="28"/>
        </w:rPr>
        <w:t>GNOMIO</w:t>
      </w:r>
      <w:r>
        <w:rPr>
          <w:b/>
          <w:sz w:val="28"/>
          <w:szCs w:val="28"/>
        </w:rPr>
        <w:t xml:space="preserve"> PADA MATA PELAJARAN JARINGAN DASAR DI SMK NEGERI 3 BULUKUMBA</w:t>
      </w:r>
    </w:p>
    <w:p w:rsidR="0076082D" w:rsidRDefault="0076082D" w:rsidP="00F77632">
      <w:pPr>
        <w:spacing w:line="480" w:lineRule="auto"/>
        <w:jc w:val="center"/>
        <w:rPr>
          <w:b/>
          <w:i/>
          <w:lang w:val="id-ID"/>
        </w:rPr>
      </w:pPr>
    </w:p>
    <w:p w:rsidR="00E11537" w:rsidRDefault="00E11537" w:rsidP="00F77632">
      <w:pPr>
        <w:spacing w:line="480" w:lineRule="auto"/>
        <w:jc w:val="center"/>
        <w:rPr>
          <w:b/>
          <w:lang w:val="id-ID"/>
        </w:rPr>
      </w:pPr>
    </w:p>
    <w:p w:rsidR="00E11537" w:rsidRDefault="00E11537" w:rsidP="00F77632">
      <w:pPr>
        <w:spacing w:line="480" w:lineRule="auto"/>
        <w:jc w:val="center"/>
        <w:rPr>
          <w:b/>
          <w:lang w:val="id-ID"/>
        </w:rPr>
      </w:pPr>
    </w:p>
    <w:p w:rsidR="00FE7F0D" w:rsidRDefault="00FE7F0D" w:rsidP="00274A40">
      <w:pPr>
        <w:jc w:val="center"/>
        <w:rPr>
          <w:b/>
        </w:rPr>
      </w:pPr>
    </w:p>
    <w:p w:rsidR="00F77632" w:rsidRPr="004047DD" w:rsidRDefault="00FE7F0D" w:rsidP="00274A40">
      <w:pPr>
        <w:jc w:val="center"/>
        <w:rPr>
          <w:b/>
        </w:rPr>
      </w:pPr>
      <w:r>
        <w:rPr>
          <w:b/>
        </w:rPr>
        <w:t>REZKIANA</w:t>
      </w:r>
    </w:p>
    <w:p w:rsidR="0076082D" w:rsidRPr="004047DD" w:rsidRDefault="004047DD" w:rsidP="00274A40">
      <w:pPr>
        <w:jc w:val="center"/>
        <w:rPr>
          <w:b/>
        </w:rPr>
      </w:pPr>
      <w:r>
        <w:rPr>
          <w:b/>
          <w:lang w:val="id-ID"/>
        </w:rPr>
        <w:t>1</w:t>
      </w:r>
      <w:r w:rsidR="00FE7F0D">
        <w:rPr>
          <w:b/>
        </w:rPr>
        <w:t>229040027</w:t>
      </w: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32"/>
          <w:szCs w:val="36"/>
          <w:lang w:val="id-ID"/>
        </w:rPr>
      </w:pPr>
    </w:p>
    <w:p w:rsidR="00F77632" w:rsidRPr="0076082D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36"/>
        </w:rPr>
      </w:pPr>
    </w:p>
    <w:p w:rsidR="00E11537" w:rsidRPr="00E11537" w:rsidRDefault="00E11537" w:rsidP="00E11537">
      <w:pPr>
        <w:pStyle w:val="NoSpacing"/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E11537">
        <w:rPr>
          <w:rFonts w:ascii="Times New Roman" w:hAnsi="Times New Roman"/>
          <w:b/>
          <w:sz w:val="28"/>
          <w:szCs w:val="24"/>
          <w:lang w:val="id-ID"/>
        </w:rPr>
        <w:t xml:space="preserve">PROGRAM STUDI </w:t>
      </w:r>
      <w:r w:rsidR="0076082D" w:rsidRPr="00E11537">
        <w:rPr>
          <w:rFonts w:ascii="Times New Roman" w:hAnsi="Times New Roman"/>
          <w:b/>
          <w:sz w:val="28"/>
          <w:szCs w:val="24"/>
          <w:lang w:val="id-ID"/>
        </w:rPr>
        <w:t xml:space="preserve">PENDIDIKAN TEKNIK </w:t>
      </w:r>
    </w:p>
    <w:p w:rsidR="00F77632" w:rsidRPr="00E11537" w:rsidRDefault="0076082D" w:rsidP="00E11537">
      <w:pPr>
        <w:pStyle w:val="NoSpacing"/>
        <w:jc w:val="center"/>
        <w:rPr>
          <w:rFonts w:ascii="Times New Roman" w:hAnsi="Times New Roman"/>
          <w:b/>
          <w:sz w:val="28"/>
          <w:szCs w:val="24"/>
          <w:lang w:val="id-ID"/>
        </w:rPr>
      </w:pPr>
      <w:r w:rsidRPr="00E11537">
        <w:rPr>
          <w:rFonts w:ascii="Times New Roman" w:hAnsi="Times New Roman"/>
          <w:b/>
          <w:sz w:val="28"/>
          <w:szCs w:val="24"/>
          <w:lang w:val="id-ID"/>
        </w:rPr>
        <w:t>INFORMATIKA DAN KOMPUTER</w:t>
      </w:r>
    </w:p>
    <w:p w:rsidR="00F77632" w:rsidRPr="00274A40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JURUSAN</w:t>
      </w:r>
      <w:r w:rsidRPr="00274A40">
        <w:rPr>
          <w:rFonts w:ascii="Times New Roman" w:hAnsi="Times New Roman"/>
          <w:b/>
          <w:sz w:val="28"/>
          <w:szCs w:val="28"/>
        </w:rPr>
        <w:t xml:space="preserve"> PENDIDIKAN TEKNIK </w:t>
      </w:r>
      <w:r w:rsidRPr="00274A40">
        <w:rPr>
          <w:rFonts w:ascii="Times New Roman" w:hAnsi="Times New Roman"/>
          <w:b/>
          <w:sz w:val="28"/>
          <w:szCs w:val="28"/>
          <w:lang w:val="id-ID"/>
        </w:rPr>
        <w:t>ELEKTRO</w:t>
      </w:r>
    </w:p>
    <w:p w:rsidR="00F77632" w:rsidRPr="00274A40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FAKULTAS</w:t>
      </w:r>
      <w:r w:rsidRPr="00274A40">
        <w:rPr>
          <w:rFonts w:ascii="Times New Roman" w:hAnsi="Times New Roman"/>
          <w:b/>
          <w:sz w:val="28"/>
          <w:szCs w:val="28"/>
        </w:rPr>
        <w:t xml:space="preserve"> </w:t>
      </w:r>
      <w:r w:rsidRPr="00274A40">
        <w:rPr>
          <w:rFonts w:ascii="Times New Roman" w:hAnsi="Times New Roman"/>
          <w:b/>
          <w:sz w:val="28"/>
          <w:szCs w:val="28"/>
          <w:lang w:val="id-ID"/>
        </w:rPr>
        <w:t>TEKNIK</w:t>
      </w:r>
    </w:p>
    <w:p w:rsidR="00F77632" w:rsidRDefault="00F77632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  <w:r w:rsidRPr="00274A40">
        <w:rPr>
          <w:rFonts w:ascii="Times New Roman" w:hAnsi="Times New Roman"/>
          <w:b/>
          <w:sz w:val="28"/>
          <w:szCs w:val="28"/>
          <w:lang w:val="id-ID"/>
        </w:rPr>
        <w:t>UNIVERSITAS NEGERI MAKASSAR</w:t>
      </w:r>
    </w:p>
    <w:p w:rsidR="000236AB" w:rsidRDefault="000236AB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  <w:lang w:val="id-ID"/>
        </w:rPr>
      </w:pPr>
    </w:p>
    <w:p w:rsidR="00B77CD4" w:rsidRDefault="004047DD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/>
          <w:b/>
          <w:sz w:val="28"/>
          <w:szCs w:val="28"/>
          <w:lang w:val="id-ID"/>
        </w:rPr>
        <w:t>201</w:t>
      </w:r>
      <w:r w:rsidR="00FE7F0D">
        <w:rPr>
          <w:rFonts w:ascii="Times New Roman" w:hAnsi="Times New Roman"/>
          <w:b/>
          <w:sz w:val="28"/>
          <w:szCs w:val="28"/>
        </w:rPr>
        <w:t>6</w:t>
      </w:r>
    </w:p>
    <w:p w:rsidR="0052675F" w:rsidRDefault="0052675F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52675F" w:rsidRDefault="0052675F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52675F" w:rsidRDefault="0052675F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52675F" w:rsidRPr="00DC6D4C" w:rsidRDefault="0052675F" w:rsidP="0052675F">
      <w:pPr>
        <w:jc w:val="center"/>
        <w:rPr>
          <w:b/>
        </w:rPr>
      </w:pPr>
      <w:r w:rsidRPr="00DC6D4C">
        <w:rPr>
          <w:b/>
        </w:rPr>
        <w:t>ABSTRAK</w:t>
      </w:r>
    </w:p>
    <w:p w:rsidR="0052675F" w:rsidRPr="00DC6D4C" w:rsidRDefault="0052675F" w:rsidP="0052675F">
      <w:pPr>
        <w:jc w:val="center"/>
        <w:rPr>
          <w:b/>
        </w:rPr>
      </w:pPr>
    </w:p>
    <w:p w:rsidR="0052675F" w:rsidRDefault="0052675F" w:rsidP="0052675F">
      <w:pPr>
        <w:jc w:val="both"/>
        <w:rPr>
          <w:b/>
        </w:rPr>
      </w:pPr>
      <w:r>
        <w:rPr>
          <w:b/>
        </w:rPr>
        <w:t>Rezkiana, 1229040027</w:t>
      </w:r>
      <w:r w:rsidRPr="002E2968">
        <w:rPr>
          <w:b/>
        </w:rPr>
        <w:t>.</w:t>
      </w:r>
      <w:r>
        <w:rPr>
          <w:b/>
        </w:rPr>
        <w:t xml:space="preserve"> </w:t>
      </w:r>
      <w:r>
        <w:rPr>
          <w:b/>
          <w:bCs/>
          <w:i/>
        </w:rPr>
        <w:t>Penerapan Media  Gnomio pada Mata Pelajaran Jaringan Dasar Di SMK Negeri 3 Bulukumba</w:t>
      </w:r>
      <w:r w:rsidRPr="002E2968">
        <w:rPr>
          <w:b/>
          <w:bCs/>
          <w:i/>
        </w:rPr>
        <w:t>.</w:t>
      </w:r>
      <w:r w:rsidRPr="002E2968">
        <w:rPr>
          <w:b/>
        </w:rPr>
        <w:t xml:space="preserve"> Skripsi, Program Studi Pendidikan Teknik Informatika dan Komputer, Jurusan Pendidikan Teknik Elektro, Fakultas Teknik, U</w:t>
      </w:r>
      <w:r>
        <w:rPr>
          <w:b/>
        </w:rPr>
        <w:t>niversitas Negeri Makassar, 2016</w:t>
      </w:r>
      <w:r w:rsidRPr="002E2968">
        <w:rPr>
          <w:b/>
        </w:rPr>
        <w:t xml:space="preserve">. Pembimbing : </w:t>
      </w:r>
      <w:r>
        <w:rPr>
          <w:b/>
        </w:rPr>
        <w:t>Riana dan Suhartono.</w:t>
      </w:r>
    </w:p>
    <w:p w:rsidR="0052675F" w:rsidRPr="002E2968" w:rsidRDefault="0052675F" w:rsidP="0052675F">
      <w:pPr>
        <w:jc w:val="both"/>
        <w:rPr>
          <w:b/>
        </w:rPr>
      </w:pPr>
    </w:p>
    <w:p w:rsidR="0052675F" w:rsidRPr="004B1A6F" w:rsidRDefault="0052675F" w:rsidP="0052675F">
      <w:pPr>
        <w:jc w:val="both"/>
      </w:pPr>
      <w:r w:rsidRPr="00B24F62">
        <w:t xml:space="preserve">Penelitian ini bertujuan untuk </w:t>
      </w:r>
      <w:r>
        <w:t xml:space="preserve">meningkatkan hasil belajar siswa melalui penerapan media </w:t>
      </w:r>
      <w:r w:rsidRPr="00253BD3">
        <w:rPr>
          <w:i/>
        </w:rPr>
        <w:t>gnomio</w:t>
      </w:r>
      <w:r>
        <w:t xml:space="preserve"> pada mata pelajaran jaringan dasar di SMK Negeri 3 Bulukumba, Penelitian ini adalah peneltian tindakan kelas, denga subjek penelitian ini adalah siswa kelas X TKJ SMK Negeri 3 Bulukumba yang berjumlah 31 orang. Penelitian ini dilakukan dengan dua siklus yang terdiri dari empat tahap, yaitu : perencanaan tindakan, pelaksanaan tindakan, observasi dan refleksi. Pengumpulan data dengan cara observasi kehadiran siswa, keaktifan siswa, Respon siswa terhadap materi, dan minat siswa setiap pertemuan dan tes di akhir siklus I dan siklus II. Teknik ini menunjukkan bahwa penerapan media </w:t>
      </w:r>
      <w:r w:rsidRPr="004B1A6F">
        <w:rPr>
          <w:i/>
        </w:rPr>
        <w:t>gnomio</w:t>
      </w:r>
      <w:r>
        <w:rPr>
          <w:i/>
        </w:rPr>
        <w:t xml:space="preserve"> </w:t>
      </w:r>
      <w:r>
        <w:t xml:space="preserve"> dapat meningkatkan hasil belajar siswa dimana setelah penerapan media </w:t>
      </w:r>
      <w:r w:rsidRPr="004B1A6F">
        <w:rPr>
          <w:i/>
        </w:rPr>
        <w:t>gnomio</w:t>
      </w:r>
      <w:r>
        <w:t xml:space="preserve"> dilaksanakan, tes siklus I belum memenuhi indikator keberasilan yang ditetapkan, maka dilanjutkan pada siklus II yang merupakan hasil refleksi dari siklus I di mana pada siklus II jumlah siswa yang memenuhi KKM meningkat dan mencapai indikator keberhasilan yang telah ditetapkan.  </w:t>
      </w: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  <w:r w:rsidRPr="005565B2">
        <w:rPr>
          <w:b/>
        </w:rPr>
        <w:t>Kata kunci</w:t>
      </w:r>
      <w:r w:rsidRPr="002F36EC">
        <w:t xml:space="preserve"> : </w:t>
      </w:r>
      <w:r>
        <w:t xml:space="preserve">Media </w:t>
      </w:r>
      <w:r w:rsidRPr="0046467C">
        <w:rPr>
          <w:i/>
        </w:rPr>
        <w:t>gnomio</w:t>
      </w:r>
      <w:r>
        <w:rPr>
          <w:i/>
        </w:rPr>
        <w:t xml:space="preserve">, </w:t>
      </w:r>
      <w:r>
        <w:t>Hasil belajar</w:t>
      </w: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Pr="0046467C" w:rsidRDefault="0052675F" w:rsidP="0052675F">
      <w:pPr>
        <w:jc w:val="both"/>
      </w:pPr>
      <w:bookmarkStart w:id="0" w:name="_GoBack"/>
      <w:bookmarkEnd w:id="0"/>
    </w:p>
    <w:p w:rsidR="0052675F" w:rsidRDefault="0052675F" w:rsidP="0052675F">
      <w:pPr>
        <w:jc w:val="center"/>
        <w:rPr>
          <w:b/>
        </w:rPr>
      </w:pPr>
      <w:r w:rsidRPr="0052675F">
        <w:rPr>
          <w:b/>
        </w:rPr>
        <w:lastRenderedPageBreak/>
        <w:t>DAFTAR PUSTAKA</w:t>
      </w:r>
    </w:p>
    <w:p w:rsidR="0052675F" w:rsidRDefault="0052675F" w:rsidP="0052675F">
      <w:pPr>
        <w:widowControl w:val="0"/>
        <w:autoSpaceDE w:val="0"/>
        <w:autoSpaceDN w:val="0"/>
        <w:adjustRightInd w:val="0"/>
        <w:ind w:left="640" w:hanging="640"/>
      </w:pPr>
      <w:r>
        <w:fldChar w:fldCharType="begin" w:fldLock="1"/>
      </w:r>
      <w: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1411-4720","author":[{"dropping-particle":"","family":"Firdaus","given":"Daud","non-dropping-particle":"","parse-names":false,"suffix":""},{"dropping-particle":"","family":"Rahmawati","given":"D A","non-dropping-particle":"","parse-names":false,"suffix":""}],"container-title":"bionature","id":"ITEM-1","issue":"2","issued":{"date-parts":[["2013"]]},"title":"Perbedaan Hasil Belajar Materi Ekosistem melalui Penerapan Media MindManager dan Media Powerpoint pada Siswa Kelas X SMA Negeri 9 Marusu Kabupaten Maros","type":"article-journal","volume":"14"},"uris":["http://www.mendeley.com/documents/?uuid=4568ab59-decb-4480-9215-0504738f71e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Zulhaji","given":"Zulhaji","non-dropping-particle":"","parse-names":false,"suffix":""}],"container-title":"Seminar Nasional Temu Alumni Fakultas Teknik UNM Tahun 2010","id":"ITEM-1","issued":{"date-parts":[["2010"]]},"title":"PEMANFAATAN MEDIA PEMBELAJARAN BERBASIS TIK PADA PROSES PEMBELAJARAN DI PERGURUAN TINGGI","type":"paper-conference"},"uris":["http://www.mendeley.com/documents/?uuid=cac63891-cc74-435f-8629-142d5e7287ce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ISSN":"1411-4720","author":[{"dropping-particle":"","family":"Daud","given":"Firdaus","non-dropping-particle":"","parse-names":false,"suffix":""},{"dropping-particle":"","family":"Rahmadana","given":"Arini","non-dropping-particle":"","parse-names":false,"suffix":""}],"container-title":"bionature","id":"ITEM-1","issue":"1","issued":{"date-parts":[["2015"]]},"title":"Pengembangan Media Pembelajaran Biologi Berbasis E-Learning pada Materi Ekskresi Kelas XI IPA 3 SMAN 4 Makassar","type":"article-journal","volume":"16"},"uris":["http://www.mendeley.com/documents/?uuid=2274c6a1-192b-4f56-858e-5a670a853a14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10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5f6577d2-5eac-4dae-9800-f91574b27fe0"]}],"mendeley":{"formattedCitation":"[11]","plainTextFormattedCitation":"[11]"},"properties":{"noteIndex":0},"schema":"https://github.com/citation-style-language/schema/raw/master/csl-citation.json"}</w:instrText>
      </w:r>
      <w:r>
        <w:fldChar w:fldCharType="separate"/>
      </w:r>
      <w:r w:rsidRPr="0052675F">
        <w:rPr>
          <w:noProof/>
        </w:rPr>
        <w:t>[11]</w:t>
      </w:r>
      <w:r>
        <w:fldChar w:fldCharType="end"/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2675F">
        <w:rPr>
          <w:noProof/>
        </w:rPr>
        <w:t>[1]</w:t>
      </w:r>
      <w:r w:rsidRPr="0052675F">
        <w:rPr>
          <w:noProof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52675F">
        <w:rPr>
          <w:i/>
          <w:iCs/>
          <w:noProof/>
        </w:rPr>
        <w:t>CHEMICA</w:t>
      </w:r>
      <w:r w:rsidRPr="0052675F">
        <w:rPr>
          <w:noProof/>
        </w:rPr>
        <w:t>, vol. 15, no. 2, pp. 114–122, 2014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2]</w:t>
      </w:r>
      <w:r w:rsidRPr="0052675F">
        <w:rPr>
          <w:noProof/>
        </w:rPr>
        <w:tab/>
        <w:t xml:space="preserve">D. Firdaus and D. A. Rahmawati, “Perbedaan Hasil Belajar Materi Ekosistem melalui Penerapan Media MindManager dan Media Powerpoint pada Siswa Kelas X SMA Negeri 9 Marusu Kabupaten Maros,” </w:t>
      </w:r>
      <w:r w:rsidRPr="0052675F">
        <w:rPr>
          <w:i/>
          <w:iCs/>
          <w:noProof/>
        </w:rPr>
        <w:t>bionature</w:t>
      </w:r>
      <w:r w:rsidRPr="0052675F">
        <w:rPr>
          <w:noProof/>
        </w:rPr>
        <w:t>, vol. 14, no. 2, 2013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3]</w:t>
      </w:r>
      <w:r w:rsidRPr="0052675F">
        <w:rPr>
          <w:noProof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52675F">
        <w:rPr>
          <w:i/>
          <w:iCs/>
          <w:noProof/>
        </w:rPr>
        <w:t>Sainsmat</w:t>
      </w:r>
      <w:r w:rsidRPr="0052675F">
        <w:rPr>
          <w:noProof/>
        </w:rPr>
        <w:t>, vol. 4, no. 1, 2015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4]</w:t>
      </w:r>
      <w:r w:rsidRPr="0052675F">
        <w:rPr>
          <w:noProof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52675F">
        <w:rPr>
          <w:i/>
          <w:iCs/>
          <w:noProof/>
        </w:rPr>
        <w:t>J. Math. Nat. Sci.</w:t>
      </w:r>
      <w:r w:rsidRPr="0052675F">
        <w:rPr>
          <w:noProof/>
        </w:rPr>
        <w:t>, vol. 4, no. 1, 2015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5]</w:t>
      </w:r>
      <w:r w:rsidRPr="0052675F">
        <w:rPr>
          <w:noProof/>
        </w:rPr>
        <w:tab/>
        <w:t xml:space="preserve">M. Tawil, “Upaya peningkatan Hasil Belajar Peserta didik Melalui Asesmen Kinerja DI SMA Negeri 1 Sungguminasa Kab. Gowa,” in </w:t>
      </w:r>
      <w:r w:rsidRPr="0052675F">
        <w:rPr>
          <w:i/>
          <w:iCs/>
          <w:noProof/>
        </w:rPr>
        <w:t>Prosiding Seminar Nasional Peranan asesmen dan ujian dalam peningkatan mutu pendidikan nasional</w:t>
      </w:r>
      <w:r w:rsidRPr="0052675F">
        <w:rPr>
          <w:noProof/>
        </w:rPr>
        <w:t>, 2015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6]</w:t>
      </w:r>
      <w:r w:rsidRPr="0052675F">
        <w:rPr>
          <w:noProof/>
        </w:rPr>
        <w:tab/>
        <w:t>A. Mahdis, “Pengembangan Media Pembelajaran Teknik Elektronika Dasar Berbasis Circuit Wizard di SMK Negeri 1 Bulukumba.” Universitas Negeri Makassar, 2014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7]</w:t>
      </w:r>
      <w:r w:rsidRPr="0052675F">
        <w:rPr>
          <w:noProof/>
        </w:rPr>
        <w:tab/>
        <w:t xml:space="preserve">Z. Zulhaji, “PEMANFAATAN MEDIA PEMBELAJARAN BERBASIS TIK PADA PROSES PEMBELAJARAN DI PERGURUAN TINGGI,” in </w:t>
      </w:r>
      <w:r w:rsidRPr="0052675F">
        <w:rPr>
          <w:i/>
          <w:iCs/>
          <w:noProof/>
        </w:rPr>
        <w:t>Seminar Nasional Temu Alumni Fakultas Teknik UNM Tahun 2010</w:t>
      </w:r>
      <w:r w:rsidRPr="0052675F">
        <w:rPr>
          <w:noProof/>
        </w:rPr>
        <w:t>, 2010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8]</w:t>
      </w:r>
      <w:r w:rsidRPr="0052675F">
        <w:rPr>
          <w:noProof/>
        </w:rPr>
        <w:tab/>
        <w:t>A. Salam, “Pengembangan Media Pembelajaran Interaktif Berbasis Adobe Flash CS4 Professional Pada Materi Pokok Sistem Koloid.” Universitas Negeri Makassar, 2014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9]</w:t>
      </w:r>
      <w:r w:rsidRPr="0052675F">
        <w:rPr>
          <w:noProof/>
        </w:rPr>
        <w:tab/>
        <w:t xml:space="preserve">F. Daud and A. Rahmadana, “Pengembangan Media Pembelajaran Biologi Berbasis E-Learning pada Materi Ekskresi Kelas XI IPA 3 SMAN 4 Makassar,” </w:t>
      </w:r>
      <w:r w:rsidRPr="0052675F">
        <w:rPr>
          <w:i/>
          <w:iCs/>
          <w:noProof/>
        </w:rPr>
        <w:t>bionature</w:t>
      </w:r>
      <w:r w:rsidRPr="0052675F">
        <w:rPr>
          <w:noProof/>
        </w:rPr>
        <w:t>, vol. 16, no. 1, 2015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10]</w:t>
      </w:r>
      <w:r w:rsidRPr="0052675F">
        <w:rPr>
          <w:noProof/>
        </w:rPr>
        <w:tab/>
        <w:t xml:space="preserve">A. M. Yusuf, “Pengembangan Media Pembelajaran Berbasis Adobe Flash untuk Mata Kuliah Fisika Modern Materi Radiasi Benda Hitam,” </w:t>
      </w:r>
      <w:r w:rsidRPr="0052675F">
        <w:rPr>
          <w:i/>
          <w:iCs/>
          <w:noProof/>
        </w:rPr>
        <w:t>J. Sains dan Pendidik. Fis.</w:t>
      </w:r>
      <w:r w:rsidRPr="0052675F">
        <w:rPr>
          <w:noProof/>
        </w:rPr>
        <w:t>, vol. 11, no. 1, 2015.</w:t>
      </w:r>
    </w:p>
    <w:p w:rsidR="0052675F" w:rsidRPr="0052675F" w:rsidRDefault="0052675F" w:rsidP="0052675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52675F">
        <w:rPr>
          <w:noProof/>
        </w:rPr>
        <w:t>[11]</w:t>
      </w:r>
      <w:r w:rsidRPr="0052675F">
        <w:rPr>
          <w:noProof/>
        </w:rPr>
        <w:tab/>
        <w:t xml:space="preserve">H. Bakri, “Desain Media Pembelajaran Animasi Berbasis Adobe Flash CS3 Pada Mata Kuliah Instalasi Listrik 2,” </w:t>
      </w:r>
      <w:r w:rsidRPr="0052675F">
        <w:rPr>
          <w:i/>
          <w:iCs/>
          <w:noProof/>
        </w:rPr>
        <w:t>J. Medtek</w:t>
      </w:r>
      <w:r w:rsidRPr="0052675F">
        <w:rPr>
          <w:noProof/>
        </w:rPr>
        <w:t>, vol. 3, no. 2, pp. 3–4, 2011.</w:t>
      </w:r>
    </w:p>
    <w:p w:rsidR="0052675F" w:rsidRPr="0052675F" w:rsidRDefault="0052675F" w:rsidP="0052675F">
      <w:pPr>
        <w:jc w:val="both"/>
      </w:pPr>
      <w:r>
        <w:fldChar w:fldCharType="end"/>
      </w: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Default="0052675F" w:rsidP="0052675F">
      <w:pPr>
        <w:jc w:val="both"/>
      </w:pPr>
    </w:p>
    <w:p w:rsidR="0052675F" w:rsidRPr="00CF77C1" w:rsidRDefault="0052675F" w:rsidP="0052675F"/>
    <w:p w:rsidR="0052675F" w:rsidRPr="004047DD" w:rsidRDefault="0052675F" w:rsidP="00F77632">
      <w:pPr>
        <w:pStyle w:val="NoSpacing"/>
        <w:jc w:val="center"/>
        <w:rPr>
          <w:rFonts w:ascii="Times New Roman" w:hAnsi="Times New Roman"/>
          <w:b/>
          <w:sz w:val="28"/>
          <w:szCs w:val="28"/>
        </w:rPr>
      </w:pPr>
    </w:p>
    <w:p w:rsidR="007D43C8" w:rsidRPr="00274A40" w:rsidRDefault="007D43C8" w:rsidP="00B77CD4">
      <w:pPr>
        <w:pStyle w:val="NoSpacing"/>
        <w:rPr>
          <w:rFonts w:ascii="Times New Roman" w:hAnsi="Times New Roman"/>
          <w:b/>
          <w:sz w:val="28"/>
          <w:szCs w:val="28"/>
          <w:lang w:val="id-ID"/>
        </w:rPr>
      </w:pPr>
    </w:p>
    <w:sectPr w:rsidR="007D43C8" w:rsidRPr="00274A40" w:rsidSect="00E11537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7632"/>
    <w:rsid w:val="000236AB"/>
    <w:rsid w:val="00065DC5"/>
    <w:rsid w:val="000C57A6"/>
    <w:rsid w:val="00117702"/>
    <w:rsid w:val="00175DF1"/>
    <w:rsid w:val="00274A40"/>
    <w:rsid w:val="002D6EFA"/>
    <w:rsid w:val="003A12C5"/>
    <w:rsid w:val="003C6731"/>
    <w:rsid w:val="003D62FB"/>
    <w:rsid w:val="004047DD"/>
    <w:rsid w:val="00445BB3"/>
    <w:rsid w:val="004E5BC3"/>
    <w:rsid w:val="0052675F"/>
    <w:rsid w:val="005F7E80"/>
    <w:rsid w:val="0076082D"/>
    <w:rsid w:val="007D43C8"/>
    <w:rsid w:val="007F7735"/>
    <w:rsid w:val="00836479"/>
    <w:rsid w:val="0090586A"/>
    <w:rsid w:val="00931333"/>
    <w:rsid w:val="009D02B6"/>
    <w:rsid w:val="00A42C44"/>
    <w:rsid w:val="00B77CD4"/>
    <w:rsid w:val="00CA3BF7"/>
    <w:rsid w:val="00CE06A2"/>
    <w:rsid w:val="00D00997"/>
    <w:rsid w:val="00E11537"/>
    <w:rsid w:val="00EC4AB5"/>
    <w:rsid w:val="00F77632"/>
    <w:rsid w:val="00F94DF0"/>
    <w:rsid w:val="00FE7F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8684C8"/>
  <w15:docId w15:val="{1A5922D6-096E-4D4D-8900-DDE84896C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7632"/>
    <w:pPr>
      <w:spacing w:after="0" w:line="240" w:lineRule="auto"/>
    </w:pPr>
    <w:rPr>
      <w:rFonts w:eastAsia="Times New Roman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77632"/>
    <w:pPr>
      <w:spacing w:after="0" w:line="240" w:lineRule="auto"/>
    </w:pPr>
    <w:rPr>
      <w:rFonts w:ascii="Calibri" w:eastAsia="Calibri" w:hAnsi="Calibri" w:cs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1D107B-1CC6-424C-9A03-B0627585FD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2057</Words>
  <Characters>11728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odets09</dc:creator>
  <cp:lastModifiedBy>Fhatiah Adiba</cp:lastModifiedBy>
  <cp:revision>3</cp:revision>
  <cp:lastPrinted>2013-12-02T05:03:00Z</cp:lastPrinted>
  <dcterms:created xsi:type="dcterms:W3CDTF">2019-06-27T06:31:00Z</dcterms:created>
  <dcterms:modified xsi:type="dcterms:W3CDTF">2019-06-27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